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F92F83" w:rsidP="00721F50">
      <w:pPr>
        <w:ind w:firstLine="0"/>
      </w:pPr>
      <w:r>
        <w:tab/>
      </w:r>
      <w:r>
        <w:tab/>
      </w:r>
      <w:r>
        <w:tab/>
      </w:r>
      <w:r>
        <w:tab/>
        <w:t xml:space="preserve">     </w:t>
      </w:r>
      <w:r w:rsidRPr="00F92F83">
        <w:rPr>
          <w:b/>
        </w:rPr>
        <w:t>Tourism</w:t>
      </w:r>
      <w:r>
        <w:t xml:space="preserve"> </w:t>
      </w:r>
      <w:r w:rsidRPr="00F92F83">
        <w:rPr>
          <w:b/>
        </w:rPr>
        <w:t>Market</w:t>
      </w:r>
      <w:r>
        <w:t xml:space="preserve"> </w:t>
      </w:r>
      <w:r w:rsidRPr="00F92F83">
        <w:rPr>
          <w:b/>
        </w:rPr>
        <w:t>in</w:t>
      </w:r>
      <w:r>
        <w:t xml:space="preserve"> </w:t>
      </w:r>
      <w:r w:rsidRPr="00F92F83">
        <w:rPr>
          <w:b/>
        </w:rPr>
        <w:t>Boston</w:t>
      </w:r>
    </w:p>
    <w:p w:rsidR="002A2A03" w:rsidRDefault="00F92F83" w:rsidP="00F92F83">
      <w:r>
        <w:t xml:space="preserve">                                        </w:t>
      </w:r>
      <w:r w:rsidR="002A2A03">
        <w:t xml:space="preserve">Your </w:t>
      </w:r>
      <w:proofErr w:type="gramStart"/>
      <w:r w:rsidR="002A2A03">
        <w:t>Name  (</w:t>
      </w:r>
      <w:proofErr w:type="gramEnd"/>
      <w:r w:rsidR="002A2A03">
        <w:t>First M. Last)</w:t>
      </w:r>
    </w:p>
    <w:p w:rsidR="006E18E2" w:rsidRDefault="002A2A03" w:rsidP="000A6F04">
      <w:pPr>
        <w:jc w:val="center"/>
      </w:pPr>
      <w:r>
        <w:t>School or Institution Name (University at Place or Town, State)</w:t>
      </w:r>
    </w:p>
    <w:p w:rsidR="00721F50" w:rsidRDefault="006E18E2" w:rsidP="00692684">
      <w:r>
        <w:br w:type="page"/>
      </w:r>
      <w:r w:rsidR="00692684">
        <w:lastRenderedPageBreak/>
        <w:t xml:space="preserve">                                          </w:t>
      </w:r>
      <w:r w:rsidR="00F92F83" w:rsidRPr="00F92F83">
        <w:rPr>
          <w:b/>
        </w:rPr>
        <w:t>Tourism</w:t>
      </w:r>
      <w:r w:rsidR="00F92F83">
        <w:t xml:space="preserve"> </w:t>
      </w:r>
      <w:r w:rsidR="00F92F83" w:rsidRPr="00F92F83">
        <w:rPr>
          <w:b/>
        </w:rPr>
        <w:t>Market</w:t>
      </w:r>
      <w:r w:rsidR="00F92F83">
        <w:t xml:space="preserve"> </w:t>
      </w:r>
      <w:r w:rsidR="00F92F83" w:rsidRPr="00F92F83">
        <w:rPr>
          <w:b/>
        </w:rPr>
        <w:t>in</w:t>
      </w:r>
      <w:r w:rsidR="00F92F83">
        <w:t xml:space="preserve"> </w:t>
      </w:r>
      <w:r w:rsidR="00F92F83" w:rsidRPr="00F92F83">
        <w:rPr>
          <w:b/>
        </w:rPr>
        <w:t>Boston</w:t>
      </w:r>
    </w:p>
    <w:p w:rsidR="00265A64" w:rsidRDefault="00BF6263" w:rsidP="00C67842">
      <w:pPr>
        <w:jc w:val="both"/>
      </w:pPr>
      <w:r>
        <w:t>Boston is the capital of Massachusetts which is the largest state of America.</w:t>
      </w:r>
      <w:r w:rsidR="001670F3">
        <w:t xml:space="preserve"> It is located in the north-east of the United States</w:t>
      </w:r>
      <w:r w:rsidR="00AE3AD9">
        <w:t xml:space="preserve"> on the </w:t>
      </w:r>
      <w:r w:rsidR="00AE3AD9">
        <w:t>Massachusetts</w:t>
      </w:r>
      <w:r w:rsidR="00AE3AD9">
        <w:t xml:space="preserve"> Bay.</w:t>
      </w:r>
      <w:r w:rsidR="00A3700D">
        <w:t xml:space="preserve"> The city was </w:t>
      </w:r>
      <w:r w:rsidR="006B65F3">
        <w:t>founded</w:t>
      </w:r>
      <w:r w:rsidR="00A3700D">
        <w:t xml:space="preserve"> back in the 17</w:t>
      </w:r>
      <w:r w:rsidR="00A3700D" w:rsidRPr="00A3700D">
        <w:rPr>
          <w:vertAlign w:val="superscript"/>
        </w:rPr>
        <w:t>th</w:t>
      </w:r>
      <w:r w:rsidR="00A3700D">
        <w:t xml:space="preserve"> century by the Puritan colonists</w:t>
      </w:r>
      <w:r w:rsidR="0005043C">
        <w:t xml:space="preserve">. </w:t>
      </w:r>
      <w:r w:rsidR="00603468">
        <w:t>During the period of 18</w:t>
      </w:r>
      <w:r w:rsidR="00603468" w:rsidRPr="00603468">
        <w:rPr>
          <w:vertAlign w:val="superscript"/>
        </w:rPr>
        <w:t>th</w:t>
      </w:r>
      <w:r w:rsidR="00603468">
        <w:t xml:space="preserve"> century the city hosted major events of historical importance</w:t>
      </w:r>
      <w:r w:rsidR="00DB7CFA">
        <w:t xml:space="preserve">, some of them are American Revolution, Boston Massacre, </w:t>
      </w:r>
      <w:r w:rsidR="00E674AF">
        <w:t>and Boston</w:t>
      </w:r>
      <w:r w:rsidR="00DB7CFA">
        <w:t xml:space="preserve"> Tea Party etc</w:t>
      </w:r>
      <w:proofErr w:type="gramStart"/>
      <w:r w:rsidR="00DB7CFA">
        <w:t>.</w:t>
      </w:r>
      <w:r w:rsidR="006B65F3">
        <w:t>.</w:t>
      </w:r>
      <w:proofErr w:type="gramEnd"/>
      <w:r w:rsidR="001C3A60">
        <w:t xml:space="preserve"> The city has a varied and very rich cultural life</w:t>
      </w:r>
      <w:r w:rsidR="00591F89">
        <w:t>. The people of Boston love Music and the</w:t>
      </w:r>
      <w:r w:rsidR="00557AAC">
        <w:t>ir</w:t>
      </w:r>
      <w:r w:rsidR="00591F89">
        <w:t xml:space="preserve"> famous orchestra</w:t>
      </w:r>
      <w:r w:rsidR="00C31E36">
        <w:t xml:space="preserve"> named</w:t>
      </w:r>
      <w:r w:rsidR="00591F89">
        <w:t xml:space="preserve"> </w:t>
      </w:r>
      <w:r w:rsidR="00557AAC" w:rsidRPr="00557AAC">
        <w:t>Boston Symphony Orchestra (BSO),</w:t>
      </w:r>
      <w:r w:rsidR="00557AAC">
        <w:t xml:space="preserve"> is one of the leading orchestras in the world.</w:t>
      </w:r>
      <w:r w:rsidR="005A5712">
        <w:t xml:space="preserve"> One of the prominent things in the cultural heritage of Boston are its Museums</w:t>
      </w:r>
      <w:r w:rsidR="00C67842">
        <w:t xml:space="preserve"> (</w:t>
      </w:r>
      <w:r w:rsidR="00C67842">
        <w:t>Boston</w:t>
      </w:r>
      <w:r w:rsidR="00C67842">
        <w:t xml:space="preserve">, </w:t>
      </w:r>
      <w:r w:rsidR="00C67842">
        <w:t>2019</w:t>
      </w:r>
      <w:r w:rsidR="00C67842">
        <w:t>)</w:t>
      </w:r>
      <w:r w:rsidR="005A5712">
        <w:t>.</w:t>
      </w:r>
      <w:r w:rsidR="005536C2">
        <w:t xml:space="preserve"> </w:t>
      </w:r>
      <w:proofErr w:type="gramStart"/>
      <w:r w:rsidR="005536C2">
        <w:t>Some</w:t>
      </w:r>
      <w:proofErr w:type="gramEnd"/>
      <w:r w:rsidR="005536C2">
        <w:t xml:space="preserve"> of them are </w:t>
      </w:r>
      <w:r w:rsidR="005536C2" w:rsidRPr="005536C2">
        <w:t>Museum of Fine Arts</w:t>
      </w:r>
      <w:r w:rsidR="005536C2">
        <w:t xml:space="preserve">, </w:t>
      </w:r>
      <w:r w:rsidR="005536C2" w:rsidRPr="005536C2">
        <w:t>Isabella Stewart Gardner Museum</w:t>
      </w:r>
      <w:r w:rsidR="005536C2">
        <w:t xml:space="preserve">, </w:t>
      </w:r>
      <w:r w:rsidR="00817857" w:rsidRPr="004143DE">
        <w:t>and Museum</w:t>
      </w:r>
      <w:r w:rsidR="004143DE" w:rsidRPr="004143DE">
        <w:t xml:space="preserve"> of Science</w:t>
      </w:r>
      <w:r w:rsidR="004143DE">
        <w:t xml:space="preserve"> etc.</w:t>
      </w:r>
      <w:r w:rsidR="00817857">
        <w:t xml:space="preserve"> in US Boston is particularly noted for its Public Libraries</w:t>
      </w:r>
      <w:r w:rsidR="009837FF">
        <w:t>. Talking about the literary point of view, Boston has been the literacy hub of US since the time of colonialism and is still continuing to be</w:t>
      </w:r>
      <w:r w:rsidR="00027AE9">
        <w:t xml:space="preserve">. </w:t>
      </w:r>
    </w:p>
    <w:p w:rsidR="00495B77" w:rsidRDefault="00225F42" w:rsidP="00B06127">
      <w:pPr>
        <w:jc w:val="both"/>
      </w:pPr>
      <w:r>
        <w:t xml:space="preserve">Other than its diversified neighborhoods and cultural background, the city is also known for its tourist attractions. </w:t>
      </w:r>
      <w:r w:rsidR="00265A64">
        <w:t xml:space="preserve">Green tourist places of </w:t>
      </w:r>
      <w:r w:rsidR="00EF2E09">
        <w:t xml:space="preserve">Boston are </w:t>
      </w:r>
      <w:r w:rsidR="00EF2E09" w:rsidRPr="00EF2E09">
        <w:t>Boston Common and the nei</w:t>
      </w:r>
      <w:r w:rsidR="00EF2E09">
        <w:t>ghboring Boston Public Garden</w:t>
      </w:r>
      <w:r w:rsidR="00024EE8">
        <w:t xml:space="preserve"> t</w:t>
      </w:r>
      <w:r w:rsidR="00EF2E09">
        <w:t>he first ever public botanica</w:t>
      </w:r>
      <w:r w:rsidR="00964E2F">
        <w:t xml:space="preserve">l </w:t>
      </w:r>
      <w:r w:rsidR="00EF2E09">
        <w:t>garden of the US.</w:t>
      </w:r>
      <w:r w:rsidR="00B06127">
        <w:t xml:space="preserve"> </w:t>
      </w:r>
      <w:r w:rsidR="00A23480">
        <w:t>Boston’s tourism market shares a big part in the economy of the country</w:t>
      </w:r>
      <w:r w:rsidR="00114FE7">
        <w:t xml:space="preserve">. </w:t>
      </w:r>
      <w:r w:rsidR="006A077D">
        <w:t xml:space="preserve">The 2018 Economy Report </w:t>
      </w:r>
      <w:r w:rsidR="006A077D">
        <w:t xml:space="preserve">of </w:t>
      </w:r>
      <w:r w:rsidR="006A077D">
        <w:t>Boston</w:t>
      </w:r>
      <w:r w:rsidR="00E13A1B">
        <w:t xml:space="preserve"> shows its</w:t>
      </w:r>
      <w:r w:rsidR="006A077D">
        <w:t xml:space="preserve"> </w:t>
      </w:r>
      <w:r w:rsidR="00E13A1B">
        <w:t xml:space="preserve">remarkable </w:t>
      </w:r>
      <w:r w:rsidR="006A077D">
        <w:t>economic growth, covering trends in employment, wages, housing prices, and real estate.</w:t>
      </w:r>
      <w:r w:rsidR="002873DD" w:rsidRPr="002873DD">
        <w:rPr>
          <w:rFonts w:ascii="Helvetica" w:hAnsi="Helvetica" w:cs="Helvetica"/>
          <w:color w:val="323232"/>
          <w:sz w:val="27"/>
          <w:szCs w:val="27"/>
          <w:shd w:val="clear" w:color="auto" w:fill="FFFFFF"/>
        </w:rPr>
        <w:t xml:space="preserve"> </w:t>
      </w:r>
      <w:r w:rsidR="002873DD" w:rsidRPr="002873DD">
        <w:t>E</w:t>
      </w:r>
      <w:r w:rsidR="002873DD">
        <w:t>very</w:t>
      </w:r>
      <w:r w:rsidR="002873DD" w:rsidRPr="002873DD">
        <w:t xml:space="preserve"> season brings</w:t>
      </w:r>
      <w:r w:rsidR="002873DD">
        <w:t xml:space="preserve"> with it its own specialties </w:t>
      </w:r>
      <w:r w:rsidR="002873DD" w:rsidRPr="002873DD">
        <w:t xml:space="preserve">and </w:t>
      </w:r>
      <w:r w:rsidR="00335B29">
        <w:t xml:space="preserve">joys that the </w:t>
      </w:r>
      <w:r w:rsidR="002873DD" w:rsidRPr="002873DD">
        <w:t xml:space="preserve">locals </w:t>
      </w:r>
      <w:r w:rsidR="00335B29">
        <w:t>and the visitors both enjoy. The</w:t>
      </w:r>
      <w:r w:rsidR="007156BE">
        <w:t xml:space="preserve">y sell to both the local and the international tourists. </w:t>
      </w:r>
      <w:r w:rsidR="002F1A19" w:rsidRPr="002F1A19">
        <w:t>Popular annual events</w:t>
      </w:r>
      <w:r w:rsidR="008D3FFA">
        <w:t xml:space="preserve"> to attract the tourists </w:t>
      </w:r>
      <w:r w:rsidR="002F1A19">
        <w:t xml:space="preserve">are </w:t>
      </w:r>
      <w:r w:rsidR="002F1A19" w:rsidRPr="002F1A19">
        <w:t>First Night First Day, the Boston Marathon, B</w:t>
      </w:r>
      <w:r w:rsidR="00C84D42">
        <w:t xml:space="preserve">oston Calling etc., these events are local but they have </w:t>
      </w:r>
      <w:r w:rsidR="00E85FA6">
        <w:t>grabbed</w:t>
      </w:r>
      <w:r w:rsidR="00C84D42">
        <w:t xml:space="preserve"> the international visitors too.</w:t>
      </w:r>
    </w:p>
    <w:p w:rsidR="00D66782" w:rsidRDefault="00D66782" w:rsidP="0005043C">
      <w:pPr>
        <w:ind w:firstLine="0"/>
        <w:jc w:val="both"/>
      </w:pPr>
      <w:r>
        <w:t xml:space="preserve"> </w:t>
      </w:r>
      <w:r>
        <w:tab/>
      </w:r>
      <w:r w:rsidR="00E85FA6">
        <w:t>The heritage and culture of any place are of great value to its people, it is needed to show their importance to the world to get their attention</w:t>
      </w:r>
      <w:r w:rsidR="00AE34E8">
        <w:t xml:space="preserve">. </w:t>
      </w:r>
      <w:r w:rsidR="00114FE7">
        <w:fldChar w:fldCharType="begin"/>
      </w:r>
      <w:r w:rsidR="00114FE7">
        <w:instrText xml:space="preserve"> ADDIN ZOTERO_ITEM CSL_CITATION {"citationID":"J0eVsMFH","properties":{"formattedCitation":"(\\uc0\\u8220{}International tourism spending grew in 2016 in Mass., bucking nationwide trend,\\uc0\\u8221{} n.d.)","plainCitation":"(“International tourism spending grew in 2016 in Mass., bucking nationwide trend,” n.d.)","noteIndex":0},"citationItems":[{"id":266,"uris":["http://zotero.org/users/local/Tqq4tlqy/items/BUGQ9DD3"],"uri":["http://zotero.org/users/local/Tqq4tlqy/items/BUGQ9DD3"],"itemData":{"id":266,"type":"webpage","title":"International tourism spending grew in 2016 in Mass., bucking nationwide trend","container-title":"Boston Business Journal","abstract":"Spending by international tourists in the Bay State increased in 2016 to $2.8 billion, directly contrasting an international tourism slump in the rest of the country, according to new data released on Thursday.","URL":"https://www.bizjournals.com/boston/news/2017/10/05/international-tourism-spending-grew-last-year-in.html","accessed":{"date-parts":[["2019",4,5]]}}}],"schema":"https://github.com/citation-style-language/schema/raw/master/csl-citation.json"} </w:instrText>
      </w:r>
      <w:r w:rsidR="00114FE7">
        <w:fldChar w:fldCharType="separate"/>
      </w:r>
      <w:r w:rsidR="00114FE7" w:rsidRPr="00114FE7">
        <w:t xml:space="preserve">(“International tourism spending grew in </w:t>
      </w:r>
      <w:r w:rsidR="00114FE7" w:rsidRPr="00114FE7">
        <w:lastRenderedPageBreak/>
        <w:t xml:space="preserve">2016 in Mass., bucking nationwide trend,” </w:t>
      </w:r>
      <w:proofErr w:type="spellStart"/>
      <w:r w:rsidR="00114FE7" w:rsidRPr="00114FE7">
        <w:t>n.d.</w:t>
      </w:r>
      <w:proofErr w:type="spellEnd"/>
      <w:r w:rsidR="00114FE7" w:rsidRPr="00114FE7">
        <w:t>)</w:t>
      </w:r>
      <w:r w:rsidR="00114FE7">
        <w:fldChar w:fldCharType="end"/>
      </w:r>
      <w:r w:rsidR="00114FE7">
        <w:t xml:space="preserve">. </w:t>
      </w:r>
      <w:r w:rsidR="00AE34E8">
        <w:t xml:space="preserve">The blend of international and the conventional events and activities would be a great strategy to promote the </w:t>
      </w:r>
      <w:r w:rsidR="00ED738C">
        <w:t xml:space="preserve">tourism market in Boston. </w:t>
      </w:r>
      <w:r w:rsidR="005B43BB">
        <w:t xml:space="preserve">Variety of food and events </w:t>
      </w:r>
      <w:r w:rsidR="00B06127">
        <w:t xml:space="preserve">can </w:t>
      </w:r>
      <w:r w:rsidR="005B43BB">
        <w:t xml:space="preserve">make </w:t>
      </w:r>
      <w:r w:rsidR="00B06127">
        <w:t xml:space="preserve">a big </w:t>
      </w:r>
      <w:r w:rsidR="005B43BB">
        <w:t xml:space="preserve">difference </w:t>
      </w:r>
      <w:r w:rsidR="0000543A">
        <w:t xml:space="preserve">in this market. Along with this special packages should be </w:t>
      </w:r>
      <w:r w:rsidR="00E714A8">
        <w:t>provided</w:t>
      </w:r>
      <w:r w:rsidR="0000543A">
        <w:t xml:space="preserve"> </w:t>
      </w:r>
      <w:r w:rsidR="00E714A8">
        <w:t>by the</w:t>
      </w:r>
      <w:r w:rsidR="0000543A">
        <w:t xml:space="preserve"> hotels on </w:t>
      </w:r>
      <w:r w:rsidR="00E714A8">
        <w:t>events to make it easy for the tourists.</w:t>
      </w:r>
    </w:p>
    <w:p w:rsidR="000A6F04" w:rsidRDefault="000A6F04" w:rsidP="0005043C">
      <w:pPr>
        <w:pStyle w:val="Title"/>
        <w:jc w:val="both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0A6F04" w:rsidRDefault="000A6F04">
      <w:pPr>
        <w:pStyle w:val="Title"/>
      </w:pPr>
    </w:p>
    <w:p w:rsidR="009F3499" w:rsidRDefault="009F3499">
      <w:pPr>
        <w:pStyle w:val="Title"/>
      </w:pPr>
    </w:p>
    <w:p w:rsidR="009F3499" w:rsidRDefault="009F3499">
      <w:pPr>
        <w:pStyle w:val="Title"/>
      </w:pPr>
    </w:p>
    <w:p w:rsidR="009F3499" w:rsidRDefault="009F3499">
      <w:pPr>
        <w:pStyle w:val="Title"/>
      </w:pPr>
    </w:p>
    <w:p w:rsidR="000A6F04" w:rsidRDefault="000A6F04" w:rsidP="00E714A8">
      <w:pPr>
        <w:pStyle w:val="Title"/>
        <w:jc w:val="left"/>
      </w:pPr>
    </w:p>
    <w:p w:rsidR="002A2A03" w:rsidRPr="00184DDD" w:rsidRDefault="002A2A03">
      <w:pPr>
        <w:pStyle w:val="Title"/>
        <w:rPr>
          <w:b/>
        </w:rPr>
      </w:pPr>
      <w:r w:rsidRPr="00184DDD">
        <w:rPr>
          <w:b/>
        </w:rPr>
        <w:t>References</w:t>
      </w:r>
    </w:p>
    <w:bookmarkStart w:id="0" w:name="_GoBack"/>
    <w:p w:rsidR="00184DDD" w:rsidRDefault="00184DDD" w:rsidP="00184DDD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84DDD">
        <w:t>International tourism spending grew in 2016 in Mass., bucking nationwide trend. (</w:t>
      </w:r>
      <w:proofErr w:type="spellStart"/>
      <w:r w:rsidRPr="00184DDD">
        <w:t>n.d.</w:t>
      </w:r>
      <w:proofErr w:type="spellEnd"/>
      <w:r w:rsidRPr="00184DDD">
        <w:t xml:space="preserve">). Retrieved April 5, 2019, from Boston Business Journal website: </w:t>
      </w:r>
      <w:r w:rsidRPr="00184DDD">
        <w:lastRenderedPageBreak/>
        <w:t>https://www.bizjournals.com/boston/news/2017/10/05/international-tourism-spending-grew-last-year-in.html</w:t>
      </w:r>
    </w:p>
    <w:p w:rsidR="00C67842" w:rsidRPr="00C67842" w:rsidRDefault="00C67842" w:rsidP="00C67842">
      <w:pPr>
        <w:ind w:left="720" w:hanging="720"/>
      </w:pPr>
      <w:r w:rsidRPr="00C67842">
        <w:t>Boston, Massachusetts, USA, History, Economy, Education. (2019). YouTube. Retrieved 5 April 2019, from https://www.youtube.com/watch?v=m2VnzfsLBpU</w:t>
      </w:r>
    </w:p>
    <w:p w:rsidR="00184DDD" w:rsidRDefault="00184DDD">
      <w:pPr>
        <w:pStyle w:val="Title"/>
      </w:pPr>
      <w:r>
        <w:fldChar w:fldCharType="end"/>
      </w:r>
      <w:bookmarkEnd w:id="0"/>
    </w:p>
    <w:p w:rsidR="00537C7B" w:rsidRDefault="00537C7B">
      <w:pPr>
        <w:pStyle w:val="Title"/>
      </w:pPr>
    </w:p>
    <w:p w:rsidR="00537C7B" w:rsidRDefault="00537C7B">
      <w:pPr>
        <w:pStyle w:val="Title"/>
      </w:pPr>
    </w:p>
    <w:p w:rsidR="002A2A03" w:rsidRDefault="002A2A03">
      <w:pPr>
        <w:ind w:left="720" w:hanging="720"/>
      </w:pP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B2C0F" w:rsidRDefault="003B2C0F">
      <w:pPr>
        <w:spacing w:line="240" w:lineRule="auto"/>
      </w:pPr>
      <w:r>
        <w:separator/>
      </w:r>
    </w:p>
  </w:endnote>
  <w:endnote w:type="continuationSeparator" w:id="0">
    <w:p w:rsidR="003B2C0F" w:rsidRDefault="003B2C0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B2C0F" w:rsidRDefault="003B2C0F">
      <w:pPr>
        <w:spacing w:line="240" w:lineRule="auto"/>
      </w:pPr>
      <w:r>
        <w:separator/>
      </w:r>
    </w:p>
  </w:footnote>
  <w:footnote w:type="continuationSeparator" w:id="0">
    <w:p w:rsidR="003B2C0F" w:rsidRDefault="003B2C0F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pStyle w:val="Header"/>
      <w:ind w:right="360" w:firstLine="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A2A03">
    <w:pPr>
      <w:ind w:right="360" w:firstLine="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543A"/>
    <w:rsid w:val="0000793A"/>
    <w:rsid w:val="00024EE8"/>
    <w:rsid w:val="00027AE9"/>
    <w:rsid w:val="00044D1D"/>
    <w:rsid w:val="0005043C"/>
    <w:rsid w:val="00093EA6"/>
    <w:rsid w:val="000A6F04"/>
    <w:rsid w:val="000B0A32"/>
    <w:rsid w:val="00114FE7"/>
    <w:rsid w:val="001670F3"/>
    <w:rsid w:val="00184DDD"/>
    <w:rsid w:val="001A0A79"/>
    <w:rsid w:val="001C3A60"/>
    <w:rsid w:val="001F4D42"/>
    <w:rsid w:val="00225F42"/>
    <w:rsid w:val="00265A64"/>
    <w:rsid w:val="002873DD"/>
    <w:rsid w:val="002A2A03"/>
    <w:rsid w:val="002F1A19"/>
    <w:rsid w:val="00335B29"/>
    <w:rsid w:val="003B2C0F"/>
    <w:rsid w:val="003D0D8B"/>
    <w:rsid w:val="004143DE"/>
    <w:rsid w:val="004857D0"/>
    <w:rsid w:val="00495B77"/>
    <w:rsid w:val="004B4828"/>
    <w:rsid w:val="00537C7B"/>
    <w:rsid w:val="005536C2"/>
    <w:rsid w:val="00557AAC"/>
    <w:rsid w:val="00591F89"/>
    <w:rsid w:val="005A5712"/>
    <w:rsid w:val="005B43BB"/>
    <w:rsid w:val="005C272D"/>
    <w:rsid w:val="005F5B64"/>
    <w:rsid w:val="00603468"/>
    <w:rsid w:val="00641E16"/>
    <w:rsid w:val="00692684"/>
    <w:rsid w:val="006A077D"/>
    <w:rsid w:val="006B65F3"/>
    <w:rsid w:val="006E18E2"/>
    <w:rsid w:val="00701412"/>
    <w:rsid w:val="007156BE"/>
    <w:rsid w:val="00721F50"/>
    <w:rsid w:val="00817857"/>
    <w:rsid w:val="008A1253"/>
    <w:rsid w:val="008D3FFA"/>
    <w:rsid w:val="00937386"/>
    <w:rsid w:val="00964E2F"/>
    <w:rsid w:val="009837FF"/>
    <w:rsid w:val="009F3499"/>
    <w:rsid w:val="00A23480"/>
    <w:rsid w:val="00A3700D"/>
    <w:rsid w:val="00A65553"/>
    <w:rsid w:val="00AC7170"/>
    <w:rsid w:val="00AE34E8"/>
    <w:rsid w:val="00AE3AD9"/>
    <w:rsid w:val="00B06127"/>
    <w:rsid w:val="00BF6263"/>
    <w:rsid w:val="00C31E36"/>
    <w:rsid w:val="00C67138"/>
    <w:rsid w:val="00C67842"/>
    <w:rsid w:val="00C84D42"/>
    <w:rsid w:val="00CF29F0"/>
    <w:rsid w:val="00D425A6"/>
    <w:rsid w:val="00D66782"/>
    <w:rsid w:val="00DA53B5"/>
    <w:rsid w:val="00DB2186"/>
    <w:rsid w:val="00DB7CFA"/>
    <w:rsid w:val="00E13A1B"/>
    <w:rsid w:val="00E35388"/>
    <w:rsid w:val="00E42B94"/>
    <w:rsid w:val="00E674AF"/>
    <w:rsid w:val="00E714A8"/>
    <w:rsid w:val="00E85FA6"/>
    <w:rsid w:val="00EA334D"/>
    <w:rsid w:val="00EB26FE"/>
    <w:rsid w:val="00ED738C"/>
    <w:rsid w:val="00EF2E09"/>
    <w:rsid w:val="00F92F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5ABE7954-880B-4F3F-83EA-6FBA15A629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6F0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6F04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114FE7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9115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634</Words>
  <Characters>361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245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subject/>
  <dc:creator>DeGeorge</dc:creator>
  <cp:keywords/>
  <dc:description/>
  <cp:lastModifiedBy>ASHA ROBERT</cp:lastModifiedBy>
  <cp:revision>2</cp:revision>
  <dcterms:created xsi:type="dcterms:W3CDTF">2019-04-05T08:45:00Z</dcterms:created>
  <dcterms:modified xsi:type="dcterms:W3CDTF">2019-04-05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hwkpXgJs"/&gt;&lt;style id="http://www.zotero.org/styles/apa" locale="en-US" hasBibliography="1" bibliographyStyleHasBeenSet="1"/&gt;&lt;prefs&gt;&lt;pref name="fieldType" value="Field"/&gt;&lt;/prefs&gt;&lt;/data&gt;</vt:lpwstr>
  </property>
</Properties>
</file>